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E105F" w:rsidRPr="00E85089" w:rsidRDefault="00DE105F" w:rsidP="00DE105F">
      <w:pPr>
        <w:rPr>
          <w:sz w:val="28"/>
          <w:szCs w:val="28"/>
        </w:rPr>
      </w:pPr>
      <w:r w:rsidRPr="00E85089">
        <w:rPr>
          <w:sz w:val="28"/>
          <w:szCs w:val="28"/>
        </w:rPr>
        <w:t>1.2</w:t>
      </w:r>
      <w:r w:rsidRPr="00E85089">
        <w:rPr>
          <w:sz w:val="28"/>
          <w:szCs w:val="28"/>
        </w:rPr>
        <w:tab/>
        <w:t>Objectives of the project:</w:t>
      </w:r>
    </w:p>
    <w:p w:rsidR="00E85089" w:rsidRPr="00E85089" w:rsidRDefault="00E85089" w:rsidP="00E85089">
      <w:pPr>
        <w:spacing w:line="360" w:lineRule="auto"/>
        <w:rPr>
          <w:sz w:val="28"/>
          <w:szCs w:val="28"/>
          <w:lang w:val="en-US"/>
        </w:rPr>
      </w:pPr>
      <w:r w:rsidRPr="00E85089">
        <w:rPr>
          <w:sz w:val="28"/>
          <w:szCs w:val="28"/>
          <w:lang w:val="en-US"/>
        </w:rPr>
        <w:t>The objective and deployment of a new driving school management system for Excel Driving School are the primary goals of this project. These goals comprise:</w:t>
      </w:r>
    </w:p>
    <w:p w:rsidR="00E85089" w:rsidRPr="00E85089" w:rsidRDefault="00E85089" w:rsidP="00E85089">
      <w:pPr>
        <w:pStyle w:val="ListParagraph"/>
        <w:numPr>
          <w:ilvl w:val="0"/>
          <w:numId w:val="2"/>
        </w:numPr>
        <w:spacing w:line="360" w:lineRule="auto"/>
        <w:jc w:val="both"/>
        <w:rPr>
          <w:sz w:val="28"/>
          <w:szCs w:val="28"/>
          <w:lang w:val="en-US"/>
        </w:rPr>
      </w:pPr>
      <w:r w:rsidRPr="00E85089">
        <w:rPr>
          <w:sz w:val="28"/>
          <w:szCs w:val="28"/>
          <w:lang w:val="en-US"/>
        </w:rPr>
        <w:t>Streamlining class schedule: The new system should make scheduling classes and managing schedules at the school simpler and more effective</w:t>
      </w:r>
      <w:r w:rsidRPr="00E85089">
        <w:rPr>
          <w:sz w:val="28"/>
          <w:szCs w:val="28"/>
          <w:lang w:val="en-US"/>
        </w:rPr>
        <w:fldChar w:fldCharType="begin" w:fldLock="1"/>
      </w:r>
      <w:r w:rsidRPr="00E85089">
        <w:rPr>
          <w:sz w:val="28"/>
          <w:szCs w:val="28"/>
          <w:lang w:val="en-US"/>
        </w:rPr>
        <w:instrText>ADDIN CSL_CITATION {"citationItems":[{"id":"ITEM-1","itemData":{"author":[{"dropping-particle":"","family":"Wu","given":"Xiaosong","non-dropping-particle":"","parse-names":false,"suffix":""},{"dropping-particle":"","family":"Chu","given":"Xuening","non-dropping-particle":"","parse-names":false,"suffix":""}],"container-title":"International Journal of Services Operations and Informatics","id":"ITEM-1","issue":"2","issued":{"date-parts":[["2019"]]},"page":"229 - 244","title":"System and method for streamlining the design processes","type":"article-journal","volume":"7"},"uris":["http://www.mendeley.com/documents/?uuid=8a0a878b-5423-493d-9637-27d848a4d222"]}],"mendeley":{"formattedCitation":"(Wu &amp; Chu, 2019)","plainTextFormattedCitation":"(Wu &amp; Chu, 2019)","previouslyFormattedCitation":"(Wu &amp; Chu, 2019)"},"properties":{"noteIndex":0},"schema":"https://github.com/citation-style-language/schema/raw/master/csl-citation.json"}</w:instrText>
      </w:r>
      <w:r w:rsidRPr="00E85089">
        <w:rPr>
          <w:sz w:val="28"/>
          <w:szCs w:val="28"/>
          <w:lang w:val="en-US"/>
        </w:rPr>
        <w:fldChar w:fldCharType="separate"/>
      </w:r>
      <w:r w:rsidRPr="00E85089">
        <w:rPr>
          <w:noProof/>
          <w:sz w:val="28"/>
          <w:szCs w:val="28"/>
          <w:lang w:val="en-US"/>
        </w:rPr>
        <w:t>(Wu &amp; Chu, 2019)</w:t>
      </w:r>
      <w:r w:rsidRPr="00E85089">
        <w:rPr>
          <w:sz w:val="28"/>
          <w:szCs w:val="28"/>
          <w:lang w:val="en-US"/>
        </w:rPr>
        <w:fldChar w:fldCharType="end"/>
      </w:r>
      <w:r w:rsidRPr="00E85089">
        <w:rPr>
          <w:sz w:val="28"/>
          <w:szCs w:val="28"/>
          <w:lang w:val="en-US"/>
        </w:rPr>
        <w:t>.</w:t>
      </w:r>
    </w:p>
    <w:p w:rsidR="00E85089" w:rsidRPr="00E85089" w:rsidRDefault="00E85089" w:rsidP="00E85089">
      <w:pPr>
        <w:pStyle w:val="ListParagraph"/>
        <w:numPr>
          <w:ilvl w:val="0"/>
          <w:numId w:val="2"/>
        </w:numPr>
        <w:spacing w:line="360" w:lineRule="auto"/>
        <w:jc w:val="both"/>
        <w:rPr>
          <w:sz w:val="28"/>
          <w:szCs w:val="28"/>
          <w:lang w:val="en-US"/>
        </w:rPr>
      </w:pPr>
      <w:r w:rsidRPr="00E85089">
        <w:rPr>
          <w:sz w:val="28"/>
          <w:szCs w:val="28"/>
          <w:lang w:val="en-US"/>
        </w:rPr>
        <w:t>Enhancing data management: The system must offer a trustworthy and accurate way to monitor learner/driver progress and keep records.</w:t>
      </w:r>
    </w:p>
    <w:p w:rsidR="00E85089" w:rsidRPr="00E85089" w:rsidRDefault="00E85089" w:rsidP="00E85089">
      <w:pPr>
        <w:pStyle w:val="ListParagraph"/>
        <w:numPr>
          <w:ilvl w:val="0"/>
          <w:numId w:val="2"/>
        </w:numPr>
        <w:spacing w:line="360" w:lineRule="auto"/>
        <w:jc w:val="both"/>
        <w:rPr>
          <w:sz w:val="28"/>
          <w:szCs w:val="28"/>
          <w:lang w:val="en-US"/>
        </w:rPr>
      </w:pPr>
      <w:r w:rsidRPr="00E85089">
        <w:rPr>
          <w:sz w:val="28"/>
          <w:szCs w:val="28"/>
          <w:lang w:val="en-US"/>
        </w:rPr>
        <w:t>Enhancing the student experience: The system should be made to make it simple for users to get crucial information and keep track of their progress.</w:t>
      </w:r>
    </w:p>
    <w:p w:rsidR="00E85089" w:rsidRPr="00E85089" w:rsidRDefault="00E85089" w:rsidP="00E85089">
      <w:pPr>
        <w:pStyle w:val="ListParagraph"/>
        <w:numPr>
          <w:ilvl w:val="0"/>
          <w:numId w:val="2"/>
        </w:numPr>
        <w:spacing w:line="360" w:lineRule="auto"/>
        <w:jc w:val="both"/>
        <w:rPr>
          <w:sz w:val="28"/>
          <w:szCs w:val="28"/>
          <w:lang w:val="en-US"/>
        </w:rPr>
      </w:pPr>
      <w:r w:rsidRPr="00E85089">
        <w:rPr>
          <w:sz w:val="28"/>
          <w:szCs w:val="28"/>
          <w:lang w:val="en-US"/>
        </w:rPr>
        <w:t>Increasing operational effectiveness: The system ought to be created to lessen administrative workload and boost overall operational effectiveness at the institution.</w:t>
      </w:r>
    </w:p>
    <w:p w:rsidR="00E85089" w:rsidRPr="00E85089" w:rsidRDefault="00E85089" w:rsidP="00E85089">
      <w:pPr>
        <w:pStyle w:val="ListParagraph"/>
        <w:numPr>
          <w:ilvl w:val="0"/>
          <w:numId w:val="2"/>
        </w:numPr>
        <w:spacing w:line="360" w:lineRule="auto"/>
        <w:jc w:val="both"/>
        <w:rPr>
          <w:sz w:val="28"/>
          <w:szCs w:val="28"/>
          <w:lang w:val="en-US"/>
        </w:rPr>
      </w:pPr>
      <w:r w:rsidRPr="00E85089">
        <w:rPr>
          <w:sz w:val="28"/>
          <w:szCs w:val="28"/>
          <w:lang w:val="en-US"/>
        </w:rPr>
        <w:t>Adapting to changing demands: The system should be versatile and adaptable enabling updates and modifications as necessary to satisfy the changing needs of Excel Driving School and its students.</w:t>
      </w:r>
    </w:p>
    <w:p w:rsidR="00E85089" w:rsidRPr="00E85089" w:rsidRDefault="00E85089" w:rsidP="00DE105F">
      <w:pPr>
        <w:pStyle w:val="ListParagraph"/>
        <w:numPr>
          <w:ilvl w:val="0"/>
          <w:numId w:val="2"/>
        </w:numPr>
        <w:spacing w:line="360" w:lineRule="auto"/>
        <w:jc w:val="both"/>
        <w:rPr>
          <w:sz w:val="28"/>
          <w:szCs w:val="28"/>
          <w:lang w:val="en-US"/>
        </w:rPr>
      </w:pPr>
      <w:r w:rsidRPr="00E85089">
        <w:rPr>
          <w:sz w:val="28"/>
          <w:szCs w:val="28"/>
          <w:lang w:val="en-US"/>
        </w:rPr>
        <w:t xml:space="preserve">Keeping the school in compliance with pertinent laws and regulations </w:t>
      </w:r>
      <w:bookmarkStart w:id="0" w:name="_GoBack"/>
      <w:bookmarkEnd w:id="0"/>
      <w:r w:rsidRPr="00E85089">
        <w:rPr>
          <w:sz w:val="28"/>
          <w:szCs w:val="28"/>
          <w:lang w:val="en-US"/>
        </w:rPr>
        <w:t>requires that the system be created to meet or surpass industry standards and requirements.</w:t>
      </w:r>
    </w:p>
    <w:p w:rsidR="00E85089" w:rsidRPr="00E85089" w:rsidRDefault="00E85089" w:rsidP="00DE105F">
      <w:pPr>
        <w:pStyle w:val="ListParagraph"/>
        <w:numPr>
          <w:ilvl w:val="0"/>
          <w:numId w:val="2"/>
        </w:numPr>
        <w:spacing w:line="360" w:lineRule="auto"/>
        <w:jc w:val="both"/>
        <w:rPr>
          <w:sz w:val="28"/>
          <w:szCs w:val="28"/>
          <w:lang w:val="en-US"/>
        </w:rPr>
      </w:pPr>
      <w:r w:rsidRPr="00E85089">
        <w:rPr>
          <w:sz w:val="28"/>
          <w:szCs w:val="28"/>
        </w:rPr>
        <w:t xml:space="preserve">The system should </w:t>
      </w:r>
      <w:r w:rsidR="000C3570" w:rsidRPr="00E85089">
        <w:rPr>
          <w:sz w:val="28"/>
          <w:szCs w:val="28"/>
        </w:rPr>
        <w:t>change the old ways of book keeping system with the modern online web system to book keep the documents.</w:t>
      </w:r>
    </w:p>
    <w:p w:rsidR="00E85089" w:rsidRPr="00E85089" w:rsidRDefault="00E85089" w:rsidP="00DE105F">
      <w:pPr>
        <w:pStyle w:val="ListParagraph"/>
        <w:numPr>
          <w:ilvl w:val="0"/>
          <w:numId w:val="2"/>
        </w:numPr>
        <w:spacing w:line="360" w:lineRule="auto"/>
        <w:jc w:val="both"/>
        <w:rPr>
          <w:sz w:val="28"/>
          <w:szCs w:val="28"/>
          <w:lang w:val="en-US"/>
        </w:rPr>
      </w:pPr>
      <w:r w:rsidRPr="00E85089">
        <w:rPr>
          <w:sz w:val="28"/>
          <w:szCs w:val="28"/>
        </w:rPr>
        <w:t xml:space="preserve">The system should </w:t>
      </w:r>
      <w:r w:rsidR="000C3570" w:rsidRPr="00E85089">
        <w:rPr>
          <w:sz w:val="28"/>
          <w:szCs w:val="28"/>
        </w:rPr>
        <w:t>manage the schedule through web based system, notify to instructors and students about important announcements.</w:t>
      </w:r>
    </w:p>
    <w:p w:rsidR="00423C10" w:rsidRPr="00E85089" w:rsidRDefault="00E85089" w:rsidP="00DE105F">
      <w:pPr>
        <w:pStyle w:val="ListParagraph"/>
        <w:numPr>
          <w:ilvl w:val="0"/>
          <w:numId w:val="2"/>
        </w:numPr>
        <w:spacing w:line="360" w:lineRule="auto"/>
        <w:jc w:val="both"/>
        <w:rPr>
          <w:sz w:val="28"/>
          <w:szCs w:val="28"/>
          <w:lang w:val="en-US"/>
        </w:rPr>
      </w:pPr>
      <w:r w:rsidRPr="00E85089">
        <w:rPr>
          <w:sz w:val="28"/>
          <w:szCs w:val="28"/>
        </w:rPr>
        <w:lastRenderedPageBreak/>
        <w:t xml:space="preserve">The system should </w:t>
      </w:r>
      <w:r w:rsidR="00423C10" w:rsidRPr="00E85089">
        <w:rPr>
          <w:sz w:val="28"/>
          <w:szCs w:val="28"/>
        </w:rPr>
        <w:t>create a database where admin can retrieve the data from anywhere in the world.</w:t>
      </w:r>
    </w:p>
    <w:p w:rsidR="00DE105F" w:rsidRPr="00E85089" w:rsidRDefault="00275D9A" w:rsidP="00DE105F">
      <w:pPr>
        <w:pStyle w:val="ListParagraph"/>
        <w:numPr>
          <w:ilvl w:val="0"/>
          <w:numId w:val="1"/>
        </w:numPr>
        <w:rPr>
          <w:sz w:val="28"/>
          <w:szCs w:val="28"/>
        </w:rPr>
      </w:pPr>
      <w:r w:rsidRPr="00E85089">
        <w:rPr>
          <w:sz w:val="28"/>
          <w:szCs w:val="28"/>
        </w:rPr>
        <w:t>To give instructors their own account to know their schedules and notifications for some important announcements.</w:t>
      </w:r>
    </w:p>
    <w:p w:rsidR="00DE105F" w:rsidRPr="00E85089" w:rsidRDefault="00275D9A" w:rsidP="00DE105F">
      <w:pPr>
        <w:pStyle w:val="ListParagraph"/>
        <w:numPr>
          <w:ilvl w:val="0"/>
          <w:numId w:val="1"/>
        </w:numPr>
        <w:rPr>
          <w:sz w:val="28"/>
          <w:szCs w:val="28"/>
        </w:rPr>
      </w:pPr>
      <w:r w:rsidRPr="00E85089">
        <w:rPr>
          <w:sz w:val="28"/>
          <w:szCs w:val="28"/>
        </w:rPr>
        <w:t>To create admin dashboard with statistics of different information to run the school.</w:t>
      </w:r>
    </w:p>
    <w:p w:rsidR="00DE105F" w:rsidRPr="00E85089" w:rsidRDefault="00275D9A" w:rsidP="00DE105F">
      <w:pPr>
        <w:pStyle w:val="ListParagraph"/>
        <w:numPr>
          <w:ilvl w:val="0"/>
          <w:numId w:val="1"/>
        </w:numPr>
        <w:rPr>
          <w:sz w:val="28"/>
          <w:szCs w:val="28"/>
        </w:rPr>
      </w:pPr>
      <w:r w:rsidRPr="00E85089">
        <w:rPr>
          <w:sz w:val="28"/>
          <w:szCs w:val="28"/>
        </w:rPr>
        <w:t>To create an invoice management where students pay for booking and system automatically sends invoice to that respective student</w:t>
      </w:r>
      <w:r w:rsidR="00DE105F" w:rsidRPr="00E85089">
        <w:rPr>
          <w:sz w:val="28"/>
          <w:szCs w:val="28"/>
        </w:rPr>
        <w:t>.</w:t>
      </w:r>
    </w:p>
    <w:p w:rsidR="00DE105F" w:rsidRPr="00E85089" w:rsidRDefault="00275D9A" w:rsidP="00DE105F">
      <w:pPr>
        <w:pStyle w:val="ListParagraph"/>
        <w:numPr>
          <w:ilvl w:val="0"/>
          <w:numId w:val="1"/>
        </w:numPr>
        <w:rPr>
          <w:sz w:val="28"/>
          <w:szCs w:val="28"/>
        </w:rPr>
      </w:pPr>
      <w:r w:rsidRPr="00E85089">
        <w:rPr>
          <w:sz w:val="28"/>
          <w:szCs w:val="28"/>
        </w:rPr>
        <w:t>To create payment management where it keeps records of payment made by the students and reminds of payment for next booking.</w:t>
      </w:r>
    </w:p>
    <w:sectPr w:rsidR="00DE105F" w:rsidRPr="00E8508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235C4" w:rsidRDefault="001235C4" w:rsidP="00DE105F">
      <w:pPr>
        <w:spacing w:after="0" w:line="240" w:lineRule="auto"/>
      </w:pPr>
      <w:r>
        <w:separator/>
      </w:r>
    </w:p>
  </w:endnote>
  <w:endnote w:type="continuationSeparator" w:id="0">
    <w:p w:rsidR="001235C4" w:rsidRDefault="001235C4" w:rsidP="00DE105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235C4" w:rsidRDefault="001235C4" w:rsidP="00DE105F">
      <w:pPr>
        <w:spacing w:after="0" w:line="240" w:lineRule="auto"/>
      </w:pPr>
      <w:r>
        <w:separator/>
      </w:r>
    </w:p>
  </w:footnote>
  <w:footnote w:type="continuationSeparator" w:id="0">
    <w:p w:rsidR="001235C4" w:rsidRDefault="001235C4" w:rsidP="00DE105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B9D50E0"/>
    <w:multiLevelType w:val="hybridMultilevel"/>
    <w:tmpl w:val="E60C1B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CC84328"/>
    <w:multiLevelType w:val="hybridMultilevel"/>
    <w:tmpl w:val="3706451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63DC1"/>
    <w:rsid w:val="000C3570"/>
    <w:rsid w:val="001235C4"/>
    <w:rsid w:val="00275D9A"/>
    <w:rsid w:val="00423C10"/>
    <w:rsid w:val="00667330"/>
    <w:rsid w:val="00DE105F"/>
    <w:rsid w:val="00E85089"/>
    <w:rsid w:val="00EA634A"/>
    <w:rsid w:val="00F63D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0ADD83D"/>
  <w15:chartTrackingRefBased/>
  <w15:docId w15:val="{2C345089-25EC-4BEC-98D4-276111D898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TW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E105F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DE105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E105F"/>
  </w:style>
  <w:style w:type="paragraph" w:styleId="Footer">
    <w:name w:val="footer"/>
    <w:basedOn w:val="Normal"/>
    <w:link w:val="FooterChar"/>
    <w:uiPriority w:val="99"/>
    <w:unhideWhenUsed/>
    <w:rsid w:val="00DE105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E105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97</TotalTime>
  <Pages>2</Pages>
  <Words>431</Words>
  <Characters>2460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inod Gurung</dc:creator>
  <cp:keywords/>
  <dc:description/>
  <cp:lastModifiedBy>Binod Gurung</cp:lastModifiedBy>
  <cp:revision>3</cp:revision>
  <dcterms:created xsi:type="dcterms:W3CDTF">2023-04-17T04:53:00Z</dcterms:created>
  <dcterms:modified xsi:type="dcterms:W3CDTF">2023-04-22T04:57:00Z</dcterms:modified>
</cp:coreProperties>
</file>